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18D91ECE" w14:textId="67EDFAB1" w:rsidR="00F3009C"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CC3BF9">
      <w:pPr>
        <w:pStyle w:val="Rodap"/>
      </w:pPr>
      <w:r>
        <w:fldChar w:fldCharType="end"/>
      </w:r>
    </w:p>
    <w:p w14:paraId="1F27E29F" w14:textId="2782BA6D" w:rsidR="008F2AE9" w:rsidRDefault="008F2AE9" w:rsidP="00CC3BF9">
      <w:pPr>
        <w:pStyle w:val="Ttulo0"/>
      </w:pPr>
      <w:r>
        <w:lastRenderedPageBreak/>
        <w:t xml:space="preserve">Lista de </w:t>
      </w:r>
      <w:r w:rsidR="00E65374">
        <w:t>Quadros</w:t>
      </w:r>
    </w:p>
    <w:p w14:paraId="6124872C" w14:textId="60458EE5" w:rsidR="00E6537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E65374">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14803469" w14:textId="4FB20A8A" w:rsidR="005A2979"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382783"/>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382784"/>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382785"/>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32955B7" w:rsidR="00B00090" w:rsidRDefault="00B00090" w:rsidP="00CC3BF9">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F52F8E">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4A3D9463" w:rsidR="00FC71AF" w:rsidRDefault="00B00090" w:rsidP="00CC3BF9">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F52F8E">
        <w:rPr>
          <w:noProof/>
        </w:rPr>
        <w:t>2</w:t>
      </w:r>
      <w:r w:rsidR="00B934EA">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8BDC213" w:rsidR="00B00090" w:rsidRPr="00A478F0" w:rsidRDefault="00B00090" w:rsidP="00CC3BF9">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F52F8E">
        <w:rPr>
          <w:noProof/>
        </w:rPr>
        <w:t>3</w:t>
      </w:r>
      <w:r w:rsidR="00B934EA">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bookmarkStart w:id="12" w:name="_Toc42382786"/>
      <w:r w:rsidRPr="008568F7">
        <w:t>ETAPAS DA REVISÃO DOS TRABALHOS</w:t>
      </w:r>
      <w:bookmarkEnd w:id="12"/>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1ABB00" w:rsidR="007815D6" w:rsidRDefault="00377BBD" w:rsidP="00CC3BF9">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F52F8E">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1E53A085" w:rsidR="00016710" w:rsidRDefault="003B56C3" w:rsidP="00CC3BF9">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F52F8E">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CC3BF9"/>
    <w:p w14:paraId="79ACB8DA" w14:textId="1C16783D" w:rsidR="009F7EBE" w:rsidRDefault="002F7588" w:rsidP="00CC3BF9">
      <w:pPr>
        <w:pStyle w:val="Ttulo3"/>
      </w:pPr>
      <w:r>
        <w:tab/>
      </w:r>
      <w:bookmarkStart w:id="19" w:name="_Toc42382787"/>
      <w:r w:rsidR="00B662FD">
        <w:t>Trabalhos selecionados</w:t>
      </w:r>
      <w:bookmarkEnd w:id="19"/>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195DE31D" w:rsidR="00377BBD" w:rsidRDefault="00377BBD" w:rsidP="00CC3BF9">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F52F8E">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4DFFDD7A"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iCs w:val="0"/>
        </w:rPr>
        <w:t>Mean</w:t>
      </w:r>
      <w:proofErr w:type="spellEnd"/>
      <w:r w:rsidR="00EA778A" w:rsidRPr="00EA778A">
        <w:rPr>
          <w:i/>
          <w:iCs w:val="0"/>
        </w:rPr>
        <w:t xml:space="preserve"> </w:t>
      </w:r>
      <w:proofErr w:type="spellStart"/>
      <w:r w:rsidR="00EA778A" w:rsidRPr="00EA778A">
        <w:rPr>
          <w:i/>
          <w:iCs w:val="0"/>
        </w:rPr>
        <w:t>Reciprocal</w:t>
      </w:r>
      <w:proofErr w:type="spellEnd"/>
      <w:r w:rsidR="00EA778A" w:rsidRPr="00EA778A">
        <w:rPr>
          <w:i/>
          <w:iCs w:val="0"/>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F1B6C60" w:rsidR="00686678" w:rsidRDefault="00686678" w:rsidP="00CC3BF9">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F52F8E">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bookmarkStart w:id="29" w:name="_Toc42382788"/>
      <w:r w:rsidRPr="005F2713">
        <w:t>FUNCIONALIDADES DOS TRABALHOS INVESTIGADOS</w:t>
      </w:r>
      <w:bookmarkEnd w:id="29"/>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iCs w:val="0"/>
              </w:rPr>
              <w:t>operating</w:t>
            </w:r>
            <w:proofErr w:type="spellEnd"/>
            <w:r w:rsidR="003354BF" w:rsidRPr="007176B1">
              <w:rPr>
                <w:i/>
                <w:iCs w:val="0"/>
              </w:rPr>
              <w:t xml:space="preserve"> </w:t>
            </w:r>
            <w:proofErr w:type="spellStart"/>
            <w:r w:rsidR="003354BF" w:rsidRPr="007176B1">
              <w:rPr>
                <w:i/>
                <w:iCs w:val="0"/>
              </w:rPr>
              <w:t>characteristic</w:t>
            </w:r>
            <w:proofErr w:type="spellEnd"/>
            <w:r w:rsidR="003354BF" w:rsidRPr="007176B1">
              <w:rPr>
                <w:i/>
                <w:iCs w:val="0"/>
              </w:rPr>
              <w:t xml:space="preserve">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CC3BF9">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C3BF9">
            <w:pPr>
              <w:rPr>
                <w:rFonts w:ascii="Segoe UI Emoji" w:hAnsi="Segoe UI Emoji" w:cs="Segoe UI Emoji"/>
              </w:rPr>
            </w:pPr>
            <w:r>
              <w:rPr>
                <w:rFonts w:ascii="Segoe UI Emoji" w:hAnsi="Segoe UI Emoji" w:cs="Segoe UI Emoji"/>
              </w:rPr>
              <w:t>✔</w:t>
            </w:r>
          </w:p>
        </w:tc>
        <w:tc>
          <w:tcPr>
            <w:tcW w:w="1754" w:type="dxa"/>
          </w:tcPr>
          <w:p w14:paraId="0DF2875F" w14:textId="09FE5DF7" w:rsidR="00493EA3" w:rsidRDefault="00FB3F81" w:rsidP="00CC3BF9">
            <w:pPr>
              <w:rPr>
                <w:rFonts w:ascii="Segoe UI Emoji" w:hAnsi="Segoe UI Emoji" w:cs="Segoe UI Emoji"/>
              </w:rPr>
            </w:pPr>
            <w:r>
              <w:rPr>
                <w:rFonts w:ascii="Segoe UI Emoji" w:hAnsi="Segoe UI Emoji" w:cs="Segoe UI Emoji"/>
              </w:rPr>
              <w:t>❌</w:t>
            </w:r>
          </w:p>
        </w:tc>
        <w:tc>
          <w:tcPr>
            <w:tcW w:w="2126" w:type="dxa"/>
          </w:tcPr>
          <w:p w14:paraId="2C400ED8" w14:textId="2F0225FE" w:rsidR="00493EA3" w:rsidRDefault="00FB3F81" w:rsidP="00CC3BF9">
            <w:pPr>
              <w:rPr>
                <w:rFonts w:ascii="Segoe UI Emoji" w:hAnsi="Segoe UI Emoji" w:cs="Segoe UI Emoji"/>
              </w:rPr>
            </w:pPr>
            <w:r>
              <w:rPr>
                <w:rFonts w:ascii="Segoe UI Emoji" w:hAnsi="Segoe UI Emoji" w:cs="Segoe UI Emoji"/>
              </w:rPr>
              <w:t>❌</w:t>
            </w:r>
          </w:p>
        </w:tc>
        <w:tc>
          <w:tcPr>
            <w:tcW w:w="1129" w:type="dxa"/>
          </w:tcPr>
          <w:p w14:paraId="30864B50" w14:textId="53F59AB1" w:rsidR="00493EA3" w:rsidRDefault="00FB3F81" w:rsidP="00CC3BF9">
            <w:pPr>
              <w:rPr>
                <w:rFonts w:ascii="Segoe UI Emoji" w:hAnsi="Segoe UI Emoji" w:cs="Segoe UI Emoji"/>
              </w:rPr>
            </w:pPr>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CC3BF9">
            <w:pPr>
              <w:rPr>
                <w:lang w:val="en-US"/>
              </w:rPr>
            </w:pPr>
            <w:proofErr w:type="spellStart"/>
            <w:r w:rsidRPr="00FB3F81">
              <w:rPr>
                <w:i/>
                <w:lang w:val="en-US"/>
              </w:rPr>
              <w:lastRenderedPageBreak/>
              <w:t>Utiliza</w:t>
            </w:r>
            <w:proofErr w:type="spellEnd"/>
            <w:r w:rsidRPr="00FB3F81">
              <w:rPr>
                <w:i/>
                <w:lang w:val="en-US"/>
              </w:rPr>
              <w:t xml:space="preserve"> do Root Mean Squared Error?</w:t>
            </w:r>
          </w:p>
        </w:tc>
        <w:tc>
          <w:tcPr>
            <w:tcW w:w="1790" w:type="dxa"/>
          </w:tcPr>
          <w:p w14:paraId="195DC488" w14:textId="77777777" w:rsidR="00493EA3" w:rsidRPr="00FB3F81" w:rsidRDefault="00493EA3" w:rsidP="00CC3BF9">
            <w:pPr>
              <w:rPr>
                <w:rFonts w:ascii="Segoe UI Emoji" w:hAnsi="Segoe UI Emoji" w:cs="Segoe UI Emoji"/>
                <w:lang w:val="en-US"/>
              </w:rPr>
            </w:pPr>
          </w:p>
        </w:tc>
        <w:tc>
          <w:tcPr>
            <w:tcW w:w="1754" w:type="dxa"/>
          </w:tcPr>
          <w:p w14:paraId="3D495E2A" w14:textId="773B5B30"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2126" w:type="dxa"/>
          </w:tcPr>
          <w:p w14:paraId="42AE330C" w14:textId="2C4D234A"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1129" w:type="dxa"/>
          </w:tcPr>
          <w:p w14:paraId="2FE91945" w14:textId="0C828E33" w:rsidR="00493EA3" w:rsidRPr="00FB3F81" w:rsidRDefault="00FB3F81" w:rsidP="00CC3BF9">
            <w:pPr>
              <w:rPr>
                <w:rFonts w:ascii="Segoe UI Emoji" w:hAnsi="Segoe UI Emoji" w:cs="Segoe UI Emoji"/>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CC3BF9">
            <w:r>
              <w:t>Utiliza</w:t>
            </w:r>
            <w:r w:rsidR="00D26DE0" w:rsidRPr="00D26DE0">
              <w:t xml:space="preserve"> a métrica do</w:t>
            </w:r>
            <w:r w:rsidR="00D26DE0">
              <w:t xml:space="preserve"> </w:t>
            </w:r>
            <w:proofErr w:type="spellStart"/>
            <w:r w:rsidR="00D26DE0">
              <w:rPr>
                <w:i/>
                <w:iCs w:val="0"/>
              </w:rPr>
              <w:t>Mean</w:t>
            </w:r>
            <w:proofErr w:type="spellEnd"/>
            <w:r w:rsidR="00D26DE0">
              <w:rPr>
                <w:i/>
                <w:iCs w:val="0"/>
              </w:rPr>
              <w:t xml:space="preserve"> </w:t>
            </w:r>
            <w:proofErr w:type="spellStart"/>
            <w:r w:rsidR="00D26DE0">
              <w:rPr>
                <w:i/>
                <w:iCs w:val="0"/>
              </w:rPr>
              <w:t>Reciprocal</w:t>
            </w:r>
            <w:proofErr w:type="spellEnd"/>
            <w:r w:rsidR="00D26DE0">
              <w:rPr>
                <w:i/>
                <w:iCs w:val="0"/>
              </w:rPr>
              <w:t xml:space="preserve"> Rank?</w:t>
            </w:r>
          </w:p>
        </w:tc>
        <w:tc>
          <w:tcPr>
            <w:tcW w:w="1790" w:type="dxa"/>
          </w:tcPr>
          <w:p w14:paraId="16B20F1E" w14:textId="6B6FE11B"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47FAA047" w14:textId="5DE1351B"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74E3AE57" w14:textId="6E57EDD0"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5DA424AF" w14:textId="43C5F9E6" w:rsidR="00D26DE0" w:rsidRDefault="00FB3F81" w:rsidP="00CC3BF9">
            <w:pPr>
              <w:rPr>
                <w:rFonts w:ascii="Segoe UI Emoji" w:hAnsi="Segoe UI Emoji" w:cs="Segoe UI Emoji"/>
              </w:rPr>
            </w:pPr>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CC3BF9">
            <w:r>
              <w:t>Utiliza</w:t>
            </w:r>
            <w:r w:rsidR="00D26DE0">
              <w:t xml:space="preserve"> a métrica do coeficiente de correlação de Kendall</w:t>
            </w:r>
          </w:p>
        </w:tc>
        <w:tc>
          <w:tcPr>
            <w:tcW w:w="1790" w:type="dxa"/>
          </w:tcPr>
          <w:p w14:paraId="0B6DDFCF" w14:textId="4BC3CA01"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112FBD67" w14:textId="3F876663"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6F81CA8B" w14:textId="10CFA0B3"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61442430" w14:textId="359E5248" w:rsidR="00D26DE0" w:rsidRDefault="00FB3F81" w:rsidP="00CC3BF9">
            <w:pPr>
              <w:rPr>
                <w:rFonts w:ascii="Segoe UI Emoji" w:hAnsi="Segoe UI Emoji" w:cs="Segoe UI Emoji"/>
              </w:rPr>
            </w:pPr>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t xml:space="preserve">Utiliza do </w:t>
            </w:r>
            <w:r w:rsidR="00A97F81">
              <w:t>algoritmo</w:t>
            </w:r>
            <w:r>
              <w:t xml:space="preserve"> </w:t>
            </w:r>
            <w:proofErr w:type="spellStart"/>
            <w:r w:rsidRPr="007176B1">
              <w:rPr>
                <w:i/>
                <w:iCs w:val="0"/>
              </w:rPr>
              <w:t>support</w:t>
            </w:r>
            <w:proofErr w:type="spellEnd"/>
            <w:r w:rsidRPr="007176B1">
              <w:rPr>
                <w:i/>
                <w:iCs w:val="0"/>
              </w:rPr>
              <w:t xml:space="preserve"> vector </w:t>
            </w:r>
            <w:proofErr w:type="spellStart"/>
            <w:r w:rsidRPr="007176B1">
              <w:rPr>
                <w:i/>
                <w:iCs w:val="0"/>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proofErr w:type="spellStart"/>
            <w:r w:rsidRPr="00433FDA">
              <w:rPr>
                <w:i/>
              </w:rPr>
              <w:t>Random</w:t>
            </w:r>
            <w:proofErr w:type="spellEnd"/>
            <w:r w:rsidRPr="00433FDA">
              <w:rPr>
                <w:i/>
              </w:rPr>
              <w:t xml:space="preserve">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20587CFD" w:rsidR="00433FDA" w:rsidRDefault="000F35FF"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3C870544" w:rsidR="00105560" w:rsidRDefault="00FB0449" w:rsidP="00CC3BF9">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CC3BF9"/>
    <w:p w14:paraId="6C6B54A3" w14:textId="4B314B46" w:rsidR="007B0815" w:rsidRDefault="007B0815" w:rsidP="00CC3BF9">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CC3BF9">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4E2617">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138E909" w:rsidR="00F86EA1" w:rsidRDefault="004E2617" w:rsidP="004E2617">
      <w:pPr>
        <w:pStyle w:val="Legenda"/>
      </w:pPr>
      <w:r>
        <w:t xml:space="preserve">Figura </w:t>
      </w:r>
      <w:r>
        <w:fldChar w:fldCharType="begin"/>
      </w:r>
      <w:r>
        <w:instrText xml:space="preserve"> SEQ Figura \* ARABIC </w:instrText>
      </w:r>
      <w:r>
        <w:fldChar w:fldCharType="separate"/>
      </w:r>
      <w:r w:rsidR="00F52F8E">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CC3BF9">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CC3BF9">
      <w:pPr>
        <w:pStyle w:val="Ttulo2"/>
      </w:pPr>
      <w:bookmarkStart w:id="33" w:name="_Toc42382790"/>
      <w:r>
        <w:t>Contexto</w:t>
      </w:r>
      <w:bookmarkEnd w:id="33"/>
    </w:p>
    <w:p w14:paraId="7D3E268F" w14:textId="42B4AB16" w:rsidR="00A53B06" w:rsidRDefault="00B627FA" w:rsidP="00CC3BF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A5C8C2B" w:rsidR="000E3BBD" w:rsidRDefault="000E3BBD" w:rsidP="00CC3BF9">
      <w:pPr>
        <w:pStyle w:val="Legenda"/>
      </w:pPr>
      <w:bookmarkStart w:id="34" w:name="_Toc42382775"/>
      <w:bookmarkStart w:id="35" w:name="_Ref42447869"/>
      <w:r>
        <w:t xml:space="preserve">Figura </w:t>
      </w:r>
      <w:r w:rsidR="00B934EA">
        <w:fldChar w:fldCharType="begin"/>
      </w:r>
      <w:r w:rsidR="00B934EA">
        <w:instrText xml:space="preserve"> SEQ Figura \* ARABIC </w:instrText>
      </w:r>
      <w:r w:rsidR="00B934EA">
        <w:fldChar w:fldCharType="separate"/>
      </w:r>
      <w:r w:rsidR="00F52F8E">
        <w:rPr>
          <w:noProof/>
        </w:rPr>
        <w:t>9</w:t>
      </w:r>
      <w:r w:rsidR="00B934EA">
        <w:rPr>
          <w:noProof/>
        </w:rPr>
        <w:fldChar w:fldCharType="end"/>
      </w:r>
      <w:bookmarkEnd w:id="35"/>
      <w:r>
        <w:t xml:space="preserve"> Apresentação dos contextos utilizados no trabalho </w:t>
      </w:r>
      <w:r w:rsidRPr="00353DD1">
        <w:t>(próprio, 2020)</w:t>
      </w:r>
      <w:bookmarkEnd w:id="34"/>
    </w:p>
    <w:p w14:paraId="4C01A50F" w14:textId="41F683BD" w:rsidR="000E3BBD" w:rsidRPr="00642AD9" w:rsidRDefault="00675701" w:rsidP="00CC3BF9">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CC3BF9">
      <w:pPr>
        <w:pStyle w:val="Ttulo3"/>
      </w:pPr>
      <w:bookmarkStart w:id="36" w:name="_Toc42382791"/>
      <w:r w:rsidRPr="008849DE">
        <w:t>O que é o contexto comportamental?</w:t>
      </w:r>
      <w:bookmarkEnd w:id="36"/>
    </w:p>
    <w:p w14:paraId="0406F967" w14:textId="5612ED9A" w:rsidR="00A5596A" w:rsidRDefault="00A5596A" w:rsidP="00CC3BF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CC3BF9">
      <w:pPr>
        <w:pStyle w:val="Citao"/>
      </w:pPr>
      <w:r w:rsidRPr="00A5596A">
        <w:t>Qualquer ação ou reação do organismo ou parte dele</w:t>
      </w:r>
    </w:p>
    <w:p w14:paraId="60D04307" w14:textId="44966FC0"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8C15E5">
      <w:pPr>
        <w:pStyle w:val="PargrafodaLista"/>
        <w:numPr>
          <w:ilvl w:val="0"/>
          <w:numId w:val="41"/>
        </w:numPr>
      </w:pPr>
      <w:r>
        <w:t>Pausar / Tocar música</w:t>
      </w:r>
    </w:p>
    <w:p w14:paraId="67655CDD" w14:textId="07FAD61B" w:rsidR="00CE4919" w:rsidRDefault="00C700E5" w:rsidP="008C15E5">
      <w:pPr>
        <w:pStyle w:val="PargrafodaLista"/>
        <w:numPr>
          <w:ilvl w:val="0"/>
          <w:numId w:val="41"/>
        </w:numPr>
      </w:pPr>
      <w:r>
        <w:t xml:space="preserve">Passar / Voltar </w:t>
      </w:r>
      <m:oMath>
        <m:r>
          <w:rPr>
            <w:rFonts w:ascii="Cambria Math" w:hAnsi="Cambria Math"/>
          </w:rPr>
          <m:t>n</m:t>
        </m:r>
      </m:oMath>
      <w:r>
        <w:t xml:space="preserve"> musicas</w:t>
      </w:r>
    </w:p>
    <w:p w14:paraId="341A787B" w14:textId="0EB89FA7" w:rsidR="00CE4919" w:rsidRDefault="00180E28" w:rsidP="008C15E5">
      <w:pPr>
        <w:pStyle w:val="PargrafodaLista"/>
        <w:numPr>
          <w:ilvl w:val="0"/>
          <w:numId w:val="41"/>
        </w:numPr>
      </w:pPr>
      <w:r>
        <w:t>Aumentar / Abaixar o volume</w:t>
      </w:r>
    </w:p>
    <w:p w14:paraId="0276FF7C" w14:textId="053F1438" w:rsidR="008849DE" w:rsidRDefault="00180E28" w:rsidP="008C15E5">
      <w:pPr>
        <w:pStyle w:val="PargrafodaLista"/>
        <w:numPr>
          <w:ilvl w:val="0"/>
          <w:numId w:val="41"/>
        </w:numPr>
      </w:pPr>
      <w:r>
        <w:t xml:space="preserve">Escolher musica / artista / </w:t>
      </w:r>
      <w:r w:rsidR="0038495F">
        <w:t>gênero</w:t>
      </w:r>
    </w:p>
    <w:p w14:paraId="73586358" w14:textId="1F2AB54B" w:rsidR="0038495F" w:rsidRDefault="0038495F" w:rsidP="008C15E5">
      <w:pPr>
        <w:pStyle w:val="PargrafodaLista"/>
        <w:numPr>
          <w:ilvl w:val="0"/>
          <w:numId w:val="41"/>
        </w:numPr>
      </w:pPr>
      <w:r>
        <w:t>Abrir / Fechar o app</w:t>
      </w:r>
    </w:p>
    <w:p w14:paraId="4479D0D1" w14:textId="0C6A14F3" w:rsidR="006759F0" w:rsidRDefault="006759F0" w:rsidP="008C15E5">
      <w:pPr>
        <w:pStyle w:val="PargrafodaLista"/>
        <w:numPr>
          <w:ilvl w:val="0"/>
          <w:numId w:val="41"/>
        </w:numPr>
      </w:pPr>
      <w:r>
        <w:t xml:space="preserve">Definir tempo da </w:t>
      </w:r>
      <w:r w:rsidR="00432ED7">
        <w:t>música</w:t>
      </w:r>
    </w:p>
    <w:p w14:paraId="5CB257C9" w14:textId="5A128209" w:rsidR="007F620B" w:rsidRDefault="007F620B" w:rsidP="008C15E5">
      <w:pPr>
        <w:pStyle w:val="PargrafodaLista"/>
        <w:numPr>
          <w:ilvl w:val="0"/>
          <w:numId w:val="41"/>
        </w:numPr>
      </w:pPr>
      <w:r>
        <w:t>Definir a atividade</w:t>
      </w:r>
    </w:p>
    <w:p w14:paraId="12F05223" w14:textId="03E8BD91" w:rsidR="007F620B" w:rsidRDefault="007F620B" w:rsidP="00F716BE">
      <w:pPr>
        <w:pStyle w:val="PargrafodaLista"/>
        <w:numPr>
          <w:ilvl w:val="0"/>
          <w:numId w:val="41"/>
        </w:numPr>
      </w:pPr>
      <w:r>
        <w:t>Definir o humor</w:t>
      </w:r>
    </w:p>
    <w:p w14:paraId="3A3EE249" w14:textId="2AE6B73C" w:rsidR="008322FE" w:rsidRDefault="003C5738" w:rsidP="008C15E5">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CC3BF9">
      <w:pPr>
        <w:pStyle w:val="Ttulo3"/>
      </w:pPr>
      <w:bookmarkStart w:id="37" w:name="_Toc42382792"/>
      <w:r w:rsidRPr="008849DE">
        <w:t>O que é o contexto ambiente?</w:t>
      </w:r>
      <w:bookmarkEnd w:id="37"/>
    </w:p>
    <w:p w14:paraId="721FB838" w14:textId="07AA9A7F" w:rsidR="002D7CBA" w:rsidRDefault="002D7CBA" w:rsidP="002D7CBA">
      <w:r>
        <w:tab/>
      </w:r>
      <w:r>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2D7CBA">
      <w:pPr>
        <w:pStyle w:val="Citao"/>
      </w:pPr>
      <w:r w:rsidRPr="00CF31B0">
        <w:t>Conjunto de condições físicas, biológicas e químicas que rodeiam os seres vivos e as coisas</w:t>
      </w:r>
    </w:p>
    <w:p w14:paraId="6AA72DD0" w14:textId="1540CA27" w:rsidR="002D7CBA" w:rsidRPr="00A5596A" w:rsidRDefault="002D7CBA" w:rsidP="002D7CBA">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35D5BAF6" w:rsidR="008849DE" w:rsidRDefault="008849DE" w:rsidP="00CC3BF9">
      <w:pPr>
        <w:pStyle w:val="Ttulo3"/>
      </w:pPr>
      <w:bookmarkStart w:id="38" w:name="_Toc42382793"/>
      <w:r w:rsidRPr="008849DE">
        <w:t>Como será obtido os contextos?</w:t>
      </w:r>
      <w:bookmarkEnd w:id="38"/>
    </w:p>
    <w:p w14:paraId="3C0EDDD6" w14:textId="65EFCF09" w:rsidR="00734467" w:rsidRDefault="00BD6225" w:rsidP="00CC3BF9">
      <w:r>
        <w:tab/>
        <w:t>Os contexto do sistemas serão obtidos</w:t>
      </w:r>
      <w:r w:rsidR="00562FA8">
        <w:t>,</w:t>
      </w:r>
      <w:r>
        <w:t xml:space="preserve"> a</w:t>
      </w:r>
      <w:r w:rsidR="00C23039">
        <w:t xml:space="preserve"> partir da captura de dados</w:t>
      </w:r>
      <w:r>
        <w:t xml:space="preserve"> de sensores, </w:t>
      </w:r>
      <w:r w:rsidRPr="00BD6225">
        <w:rPr>
          <w:i/>
          <w:iCs w:val="0"/>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8836AF">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4ACA8803" w:rsidR="008836AF" w:rsidRDefault="008836AF" w:rsidP="008836AF">
      <w:pPr>
        <w:pStyle w:val="Legenda"/>
      </w:pPr>
      <w:bookmarkStart w:id="39" w:name="_Ref42447458"/>
      <w:r>
        <w:t xml:space="preserve">Figura </w:t>
      </w:r>
      <w:r>
        <w:fldChar w:fldCharType="begin"/>
      </w:r>
      <w:r>
        <w:instrText xml:space="preserve"> SEQ Figura \* ARABIC </w:instrText>
      </w:r>
      <w:r>
        <w:fldChar w:fldCharType="separate"/>
      </w:r>
      <w:r w:rsidR="00F52F8E">
        <w:rPr>
          <w:noProof/>
        </w:rPr>
        <w:t>10</w:t>
      </w:r>
      <w:r>
        <w:fldChar w:fldCharType="end"/>
      </w:r>
      <w:bookmarkEnd w:id="39"/>
      <w:r>
        <w:t xml:space="preserve"> </w:t>
      </w:r>
      <w:r w:rsidRPr="00D32B84">
        <w:t>Lista de ações que auxiliarão o entendimento do contexto de ambiente e comportamento do usuário do aplicação</w:t>
      </w:r>
      <w:r>
        <w:t xml:space="preserve"> </w:t>
      </w:r>
      <w:r>
        <w:t xml:space="preserve"> </w:t>
      </w:r>
      <w:r w:rsidRPr="00353DD1">
        <w:t>(próprio, 2020)</w:t>
      </w:r>
    </w:p>
    <w:p w14:paraId="1ABFA8C1" w14:textId="1E9D18B3" w:rsidR="00EF1EAD" w:rsidRDefault="00EF1EAD" w:rsidP="00CC3BF9">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CA06A8">
      <w:pPr>
        <w:pStyle w:val="Listas1"/>
      </w:pPr>
      <w:r>
        <w:t>Informações adquiridas de maneira implícita:</w:t>
      </w:r>
      <w:r w:rsidR="001D264D">
        <w:t xml:space="preserve"> </w:t>
      </w:r>
    </w:p>
    <w:p w14:paraId="6DCAEC74" w14:textId="716EC795" w:rsidR="00502915" w:rsidRDefault="00502915" w:rsidP="00FA7375">
      <w:pPr>
        <w:pStyle w:val="PargrafodaLista"/>
        <w:numPr>
          <w:ilvl w:val="1"/>
          <w:numId w:val="42"/>
        </w:numPr>
      </w:pPr>
      <w:r>
        <w:t>localização</w:t>
      </w:r>
    </w:p>
    <w:p w14:paraId="4CDF95E2" w14:textId="640B15E2" w:rsidR="00502915" w:rsidRDefault="00502915" w:rsidP="00FA7375">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FA7375">
      <w:pPr>
        <w:pStyle w:val="PargrafodaLista"/>
        <w:numPr>
          <w:ilvl w:val="1"/>
          <w:numId w:val="42"/>
        </w:numPr>
      </w:pPr>
      <w:r>
        <w:t>tempo</w:t>
      </w:r>
    </w:p>
    <w:p w14:paraId="5F3699E9" w14:textId="45C89D1C" w:rsidR="00502915" w:rsidRDefault="00502915" w:rsidP="00FA7375">
      <w:pPr>
        <w:pStyle w:val="PargrafodaLista"/>
        <w:numPr>
          <w:ilvl w:val="1"/>
          <w:numId w:val="42"/>
        </w:numPr>
      </w:pPr>
      <w:r>
        <w:t>clima</w:t>
      </w:r>
    </w:p>
    <w:p w14:paraId="3C400799" w14:textId="08FBE73C" w:rsidR="009A3482" w:rsidRDefault="009A3482" w:rsidP="00F55DBC">
      <w:pPr>
        <w:pStyle w:val="PargrafodaLista"/>
        <w:numPr>
          <w:ilvl w:val="1"/>
          <w:numId w:val="42"/>
        </w:numPr>
      </w:pPr>
      <w:r>
        <w:t>músicas</w:t>
      </w:r>
      <w:r>
        <w:t xml:space="preserve"> / </w:t>
      </w:r>
      <w:r>
        <w:t>gênero</w:t>
      </w:r>
      <w:r>
        <w:t xml:space="preserve"> / artistas </w:t>
      </w:r>
      <w:r>
        <w:t>preferidas</w:t>
      </w:r>
      <w:r>
        <w:t xml:space="preserve"> (os)</w:t>
      </w:r>
    </w:p>
    <w:p w14:paraId="7306FA4D" w14:textId="4A508F5B" w:rsidR="005B61E3" w:rsidRDefault="005B61E3" w:rsidP="00CA06A8">
      <w:pPr>
        <w:pStyle w:val="Listas1"/>
      </w:pPr>
      <w:r>
        <w:t xml:space="preserve">Informações adquiridas de maneira </w:t>
      </w:r>
      <w:r>
        <w:t>explicita</w:t>
      </w:r>
      <w:r>
        <w:t xml:space="preserve">: </w:t>
      </w:r>
    </w:p>
    <w:p w14:paraId="1DDA9A7C" w14:textId="207F3058" w:rsidR="0051636D" w:rsidRDefault="0051636D" w:rsidP="00FA7375">
      <w:pPr>
        <w:pStyle w:val="PargrafodaLista"/>
        <w:numPr>
          <w:ilvl w:val="1"/>
          <w:numId w:val="42"/>
        </w:numPr>
      </w:pPr>
      <w:r>
        <w:t>localização</w:t>
      </w:r>
    </w:p>
    <w:p w14:paraId="261C9F77" w14:textId="061C673C" w:rsidR="0051636D" w:rsidRDefault="0051636D" w:rsidP="00FA7375">
      <w:pPr>
        <w:pStyle w:val="PargrafodaLista"/>
        <w:numPr>
          <w:ilvl w:val="1"/>
          <w:numId w:val="42"/>
        </w:numPr>
      </w:pPr>
      <w:r>
        <w:t>humor</w:t>
      </w:r>
    </w:p>
    <w:p w14:paraId="2075FD7D" w14:textId="1C9A3C0E" w:rsidR="0051636D" w:rsidRDefault="0051636D" w:rsidP="00FA7375">
      <w:pPr>
        <w:pStyle w:val="PargrafodaLista"/>
        <w:numPr>
          <w:ilvl w:val="1"/>
          <w:numId w:val="42"/>
        </w:numPr>
      </w:pPr>
      <w:r>
        <w:t>atividade</w:t>
      </w:r>
    </w:p>
    <w:p w14:paraId="63FEA320" w14:textId="0C3B9A70" w:rsidR="009A3482" w:rsidRDefault="00356B19" w:rsidP="00FA7375">
      <w:pPr>
        <w:pStyle w:val="PargrafodaLista"/>
        <w:numPr>
          <w:ilvl w:val="1"/>
          <w:numId w:val="42"/>
        </w:numPr>
      </w:pPr>
      <w:r>
        <w:t xml:space="preserve">músicas </w:t>
      </w:r>
      <w:r w:rsidR="009A3482">
        <w:t>/ gênero / artistas preferidas (os)</w:t>
      </w:r>
    </w:p>
    <w:p w14:paraId="32AE19E6" w14:textId="77777777" w:rsidR="0051636D" w:rsidRDefault="0051636D" w:rsidP="00CC3BF9"/>
    <w:p w14:paraId="70035B21" w14:textId="760EC8ED" w:rsidR="00EE5AC3" w:rsidRDefault="00EE5AC3" w:rsidP="00CC3BF9">
      <w:pPr>
        <w:pStyle w:val="Ttulo2"/>
      </w:pPr>
      <w:bookmarkStart w:id="40" w:name="_Toc42382794"/>
      <w:r>
        <w:t>Arquitetura do sistema</w:t>
      </w:r>
      <w:bookmarkEnd w:id="40"/>
    </w:p>
    <w:p w14:paraId="303F21D0" w14:textId="1F1B57EF" w:rsidR="006C7738" w:rsidRPr="006C7738" w:rsidRDefault="006C7738" w:rsidP="006C7738">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7649CF">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6C3664E0" w:rsidR="002638C0" w:rsidRDefault="007649CF" w:rsidP="00772C77">
      <w:pPr>
        <w:pStyle w:val="Legenda"/>
      </w:pPr>
      <w:bookmarkStart w:id="41" w:name="_Ref42452795"/>
      <w:r>
        <w:t xml:space="preserve">Figura </w:t>
      </w:r>
      <w:r>
        <w:fldChar w:fldCharType="begin"/>
      </w:r>
      <w:r>
        <w:instrText xml:space="preserve"> SEQ Figura \* ARABIC </w:instrText>
      </w:r>
      <w:r>
        <w:fldChar w:fldCharType="separate"/>
      </w:r>
      <w:r w:rsidR="00F52F8E">
        <w:rPr>
          <w:noProof/>
        </w:rPr>
        <w:t>11</w:t>
      </w:r>
      <w:r>
        <w:fldChar w:fldCharType="end"/>
      </w:r>
      <w:bookmarkEnd w:id="41"/>
      <w:r>
        <w:t xml:space="preserve"> Etapas do desenvolvimento</w:t>
      </w:r>
      <w:r>
        <w:rPr>
          <w:noProof/>
        </w:rPr>
        <w:t xml:space="preserve"> do sistema de recomendação musical</w:t>
      </w:r>
      <w:r>
        <w:t xml:space="preserve"> </w:t>
      </w:r>
      <w:bookmarkStart w:id="42" w:name="_Hlk42442745"/>
      <w:r w:rsidRPr="00353DD1">
        <w:t>(próprio, 2020)</w:t>
      </w:r>
      <w:bookmarkEnd w:id="42"/>
    </w:p>
    <w:p w14:paraId="545B819D" w14:textId="7BBC1DEA" w:rsidR="002638C0" w:rsidRDefault="002638C0" w:rsidP="002638C0">
      <w:pPr>
        <w:pStyle w:val="Ttulo3"/>
      </w:pPr>
      <w:r>
        <w:t>Como o trabalho vai capturar as ações do usuário e classificá-las como contexto?</w:t>
      </w:r>
    </w:p>
    <w:p w14:paraId="7AD48DC5" w14:textId="239B79DB" w:rsidR="002638C0" w:rsidRDefault="002638C0" w:rsidP="00F52F8E">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F52F8E">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7E77C88B" w:rsidR="00F52F8E" w:rsidRDefault="00F52F8E" w:rsidP="00F52F8E">
      <w:pPr>
        <w:pStyle w:val="Legenda"/>
      </w:pPr>
      <w:r>
        <w:t xml:space="preserve">Figura </w:t>
      </w:r>
      <w:r>
        <w:fldChar w:fldCharType="begin"/>
      </w:r>
      <w:r>
        <w:instrText xml:space="preserve"> SEQ Figura \* ARABIC </w:instrText>
      </w:r>
      <w:r>
        <w:fldChar w:fldCharType="separate"/>
      </w:r>
      <w:r>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55884D15" w14:textId="403DCE31" w:rsidR="002638C0" w:rsidRDefault="002638C0" w:rsidP="002638C0">
      <w:pPr>
        <w:pStyle w:val="Ttulo3"/>
      </w:pPr>
      <w:r>
        <w:t xml:space="preserve">Como o trabalho vai validar se </w:t>
      </w:r>
      <w:r w:rsidR="006D3A8F">
        <w:t>as ações do usuário condizem</w:t>
      </w:r>
      <w:r>
        <w:t xml:space="preserve"> com o contexto?</w:t>
      </w:r>
    </w:p>
    <w:p w14:paraId="0734C83E" w14:textId="37137D0C" w:rsidR="002638C0" w:rsidRPr="002638C0" w:rsidRDefault="002638C0" w:rsidP="002638C0">
      <w:r>
        <w:tab/>
        <w:t>Texto</w:t>
      </w:r>
    </w:p>
    <w:p w14:paraId="690211CB" w14:textId="1C9C958B" w:rsidR="002638C0" w:rsidRDefault="00542BF8" w:rsidP="00542BF8">
      <w:pPr>
        <w:pStyle w:val="Ttulo3"/>
      </w:pPr>
      <w:r>
        <w:t>C</w:t>
      </w:r>
      <w:r w:rsidR="002638C0">
        <w:t>omo o trabalho vai relacionar as músicas que o usuário gosta aos contextos?</w:t>
      </w:r>
    </w:p>
    <w:p w14:paraId="3E21BD21" w14:textId="7B12FE59" w:rsidR="00542BF8" w:rsidRDefault="00542BF8" w:rsidP="00542BF8">
      <w:r>
        <w:lastRenderedPageBreak/>
        <w:tab/>
        <w:t>Texto</w:t>
      </w:r>
    </w:p>
    <w:p w14:paraId="0F71798F" w14:textId="798F7B44" w:rsidR="002638C0" w:rsidRDefault="00542BF8" w:rsidP="00542BF8">
      <w:pPr>
        <w:pStyle w:val="Ttulo3"/>
      </w:pPr>
      <w:r>
        <w:t>C</w:t>
      </w:r>
      <w:r w:rsidR="002638C0">
        <w:t>omo o trabalho vai classificar o contexto para apresentar para usuário?</w:t>
      </w:r>
    </w:p>
    <w:p w14:paraId="1078E501" w14:textId="01890239" w:rsidR="00542BF8" w:rsidRDefault="008E6689" w:rsidP="00542BF8">
      <w:r>
        <w:tab/>
      </w:r>
      <w:r w:rsidR="00542BF8">
        <w:t>Texto</w:t>
      </w:r>
    </w:p>
    <w:p w14:paraId="44B79E03" w14:textId="1BE6FFA0" w:rsidR="002638C0" w:rsidRDefault="00542BF8" w:rsidP="00542BF8">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1D2070">
      <w:r>
        <w:tab/>
        <w:t>Texto</w:t>
      </w:r>
    </w:p>
    <w:p w14:paraId="29875599" w14:textId="122B595B" w:rsidR="008F2AE9" w:rsidRPr="006C1E7D" w:rsidRDefault="008F2AE9" w:rsidP="00CC3BF9">
      <w:pPr>
        <w:pStyle w:val="Ttulo1"/>
      </w:pPr>
      <w:bookmarkStart w:id="43" w:name="_Toc42382795"/>
      <w:r w:rsidRPr="006C1E7D">
        <w:lastRenderedPageBreak/>
        <w:t>CONCLUSÃO</w:t>
      </w:r>
      <w:bookmarkEnd w:id="43"/>
    </w:p>
    <w:p w14:paraId="45DBB776" w14:textId="6C95235E" w:rsidR="008F2AE9" w:rsidRDefault="00DF3A09" w:rsidP="00AC374F">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3"/>
          <w:headerReference w:type="first" r:id="rId44"/>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4" w:name="_Toc42382796"/>
      <w:r w:rsidRPr="00310EA6">
        <w:lastRenderedPageBreak/>
        <w:t>Referências Bibliográficas</w:t>
      </w:r>
      <w:bookmarkEnd w:id="44"/>
    </w:p>
    <w:p w14:paraId="5D0DF2E6" w14:textId="11CC733D" w:rsidR="00A169AE" w:rsidRPr="002638C0" w:rsidRDefault="00C648F5" w:rsidP="00A169AE">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HATNAGAR, V. </w:t>
      </w:r>
      <w:r w:rsidRPr="002638C0">
        <w:rPr>
          <w:b/>
          <w:bCs/>
          <w:noProof/>
          <w:lang w:val="en-US"/>
        </w:rPr>
        <w:t>Collaborative filtering using data mining and analysis</w:t>
      </w:r>
      <w:r w:rsidRPr="002638C0">
        <w:rPr>
          <w:noProof/>
          <w:lang w:val="en-US"/>
        </w:rPr>
        <w:t xml:space="preserve">. [s.l: s.n.]. </w:t>
      </w:r>
    </w:p>
    <w:p w14:paraId="3F9E1645"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169AE">
      <w:pPr>
        <w:widowControl w:val="0"/>
        <w:autoSpaceDE w:val="0"/>
        <w:autoSpaceDN w:val="0"/>
        <w:adjustRightInd w:val="0"/>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169AE">
      <w:pPr>
        <w:widowControl w:val="0"/>
        <w:autoSpaceDE w:val="0"/>
        <w:autoSpaceDN w:val="0"/>
        <w:adjustRightInd w:val="0"/>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FALK, K. </w:t>
      </w:r>
      <w:r w:rsidRPr="002638C0">
        <w:rPr>
          <w:b/>
          <w:bCs/>
          <w:noProof/>
          <w:lang w:val="en-US"/>
        </w:rPr>
        <w:t>Practical Recommender Systems</w:t>
      </w:r>
      <w:r w:rsidRPr="002638C0">
        <w:rPr>
          <w:noProof/>
          <w:lang w:val="en-US"/>
        </w:rPr>
        <w:t xml:space="preserve">. [s.l: s.n.]. </w:t>
      </w:r>
    </w:p>
    <w:p w14:paraId="565768C7" w14:textId="77777777" w:rsidR="00A169AE" w:rsidRPr="00A169AE" w:rsidRDefault="00A169AE" w:rsidP="00A169AE">
      <w:pPr>
        <w:widowControl w:val="0"/>
        <w:autoSpaceDE w:val="0"/>
        <w:autoSpaceDN w:val="0"/>
        <w:adjustRightInd w:val="0"/>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169AE">
      <w:pPr>
        <w:widowControl w:val="0"/>
        <w:autoSpaceDE w:val="0"/>
        <w:autoSpaceDN w:val="0"/>
        <w:adjustRightInd w:val="0"/>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169AE">
      <w:pPr>
        <w:widowControl w:val="0"/>
        <w:autoSpaceDE w:val="0"/>
        <w:autoSpaceDN w:val="0"/>
        <w:adjustRightInd w:val="0"/>
        <w:rPr>
          <w:noProof/>
        </w:rPr>
      </w:pPr>
      <w:r w:rsidRPr="00A169AE">
        <w:rPr>
          <w:noProof/>
        </w:rPr>
        <w:t xml:space="preserve">MURARO, R. M. </w:t>
      </w:r>
      <w:r w:rsidRPr="00A169AE">
        <w:rPr>
          <w:b/>
          <w:bCs/>
          <w:noProof/>
        </w:rPr>
        <w:t>Os avanços tecnológicos e o futuro da humanidade</w:t>
      </w:r>
      <w:r w:rsidRPr="00A169AE">
        <w:rPr>
          <w:noProof/>
        </w:rPr>
        <w:t xml:space="preserve">Querendo ser Deus, , 2009. </w:t>
      </w:r>
    </w:p>
    <w:p w14:paraId="6BA5D10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169AE">
      <w:pPr>
        <w:widowControl w:val="0"/>
        <w:autoSpaceDE w:val="0"/>
        <w:autoSpaceDN w:val="0"/>
        <w:adjustRightInd w:val="0"/>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169AE">
      <w:pPr>
        <w:widowControl w:val="0"/>
        <w:autoSpaceDE w:val="0"/>
        <w:autoSpaceDN w:val="0"/>
        <w:adjustRightInd w:val="0"/>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w:t>
      </w:r>
      <w:r w:rsidRPr="00A169AE">
        <w:rPr>
          <w:noProof/>
        </w:rPr>
        <w:lastRenderedPageBreak/>
        <w:t xml:space="preserve">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5"/>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A8ACF5" w14:textId="77777777" w:rsidR="00547633" w:rsidRDefault="00547633" w:rsidP="00CC3BF9">
      <w:r>
        <w:separator/>
      </w:r>
    </w:p>
    <w:p w14:paraId="5D00080C" w14:textId="77777777" w:rsidR="00547633" w:rsidRDefault="00547633" w:rsidP="00CC3BF9"/>
    <w:p w14:paraId="6541946A" w14:textId="77777777" w:rsidR="00547633" w:rsidRDefault="00547633" w:rsidP="00CC3BF9"/>
    <w:p w14:paraId="1FE7A178" w14:textId="77777777" w:rsidR="00547633" w:rsidRDefault="00547633" w:rsidP="00CC3BF9"/>
    <w:p w14:paraId="142A2ED8" w14:textId="77777777" w:rsidR="00547633" w:rsidRDefault="00547633" w:rsidP="00CC3BF9"/>
    <w:p w14:paraId="3153DB6D" w14:textId="77777777" w:rsidR="00547633" w:rsidRDefault="00547633" w:rsidP="00CC3BF9"/>
    <w:p w14:paraId="7915BEF5" w14:textId="77777777" w:rsidR="00547633" w:rsidRDefault="00547633" w:rsidP="00CC3BF9"/>
    <w:p w14:paraId="524BBF74" w14:textId="77777777" w:rsidR="00547633" w:rsidRDefault="00547633" w:rsidP="00CC3BF9"/>
    <w:p w14:paraId="3EFCA81F" w14:textId="77777777" w:rsidR="00547633" w:rsidRDefault="00547633" w:rsidP="00CC3BF9"/>
    <w:p w14:paraId="7DCA8513" w14:textId="77777777" w:rsidR="00547633" w:rsidRDefault="00547633" w:rsidP="00CC3BF9"/>
    <w:p w14:paraId="5D60259C" w14:textId="77777777" w:rsidR="00547633" w:rsidRDefault="00547633" w:rsidP="00CC3BF9"/>
    <w:p w14:paraId="4C8FA751" w14:textId="77777777" w:rsidR="00547633" w:rsidRDefault="00547633" w:rsidP="00CC3BF9"/>
    <w:p w14:paraId="3E129981" w14:textId="77777777" w:rsidR="00547633" w:rsidRDefault="00547633" w:rsidP="00CC3BF9"/>
    <w:p w14:paraId="6A97C3DA" w14:textId="77777777" w:rsidR="00547633" w:rsidRDefault="00547633" w:rsidP="00CC3BF9"/>
    <w:p w14:paraId="5B4161CD" w14:textId="77777777" w:rsidR="00547633" w:rsidRDefault="00547633" w:rsidP="00CC3BF9"/>
    <w:p w14:paraId="7651ECFB" w14:textId="77777777" w:rsidR="00547633" w:rsidRDefault="00547633" w:rsidP="00CC3BF9"/>
    <w:p w14:paraId="3FFD4E86" w14:textId="77777777" w:rsidR="00547633" w:rsidRDefault="00547633" w:rsidP="00CC3BF9"/>
  </w:endnote>
  <w:endnote w:type="continuationSeparator" w:id="0">
    <w:p w14:paraId="48BE9833" w14:textId="77777777" w:rsidR="00547633" w:rsidRDefault="00547633" w:rsidP="00CC3BF9">
      <w:r>
        <w:continuationSeparator/>
      </w:r>
    </w:p>
    <w:p w14:paraId="52E1B910" w14:textId="77777777" w:rsidR="00547633" w:rsidRDefault="00547633" w:rsidP="00CC3BF9"/>
    <w:p w14:paraId="3885812A" w14:textId="77777777" w:rsidR="00547633" w:rsidRDefault="00547633" w:rsidP="00CC3BF9"/>
    <w:p w14:paraId="74B906BD" w14:textId="77777777" w:rsidR="00547633" w:rsidRDefault="00547633" w:rsidP="00CC3BF9"/>
    <w:p w14:paraId="794482BC" w14:textId="77777777" w:rsidR="00547633" w:rsidRDefault="00547633" w:rsidP="00CC3BF9"/>
    <w:p w14:paraId="54584CB9" w14:textId="77777777" w:rsidR="00547633" w:rsidRDefault="00547633" w:rsidP="00CC3BF9"/>
    <w:p w14:paraId="5A843ABC" w14:textId="77777777" w:rsidR="00547633" w:rsidRDefault="00547633" w:rsidP="00CC3BF9"/>
    <w:p w14:paraId="1DCE1CDC" w14:textId="77777777" w:rsidR="00547633" w:rsidRDefault="00547633" w:rsidP="00CC3BF9"/>
    <w:p w14:paraId="0735E03E" w14:textId="77777777" w:rsidR="00547633" w:rsidRDefault="00547633" w:rsidP="00CC3BF9"/>
    <w:p w14:paraId="38E86678" w14:textId="77777777" w:rsidR="00547633" w:rsidRDefault="00547633" w:rsidP="00CC3BF9"/>
    <w:p w14:paraId="46AFC90F" w14:textId="77777777" w:rsidR="00547633" w:rsidRDefault="00547633" w:rsidP="00CC3BF9"/>
    <w:p w14:paraId="60C11884" w14:textId="77777777" w:rsidR="00547633" w:rsidRDefault="00547633" w:rsidP="00CC3BF9"/>
    <w:p w14:paraId="6AD67883" w14:textId="77777777" w:rsidR="00547633" w:rsidRDefault="00547633" w:rsidP="00CC3BF9"/>
    <w:p w14:paraId="40DA1D65" w14:textId="77777777" w:rsidR="00547633" w:rsidRDefault="00547633" w:rsidP="00CC3BF9"/>
    <w:p w14:paraId="0AA68370" w14:textId="77777777" w:rsidR="00547633" w:rsidRDefault="00547633" w:rsidP="00CC3BF9"/>
    <w:p w14:paraId="310D07B3" w14:textId="77777777" w:rsidR="00547633" w:rsidRDefault="00547633" w:rsidP="00CC3BF9"/>
    <w:p w14:paraId="5BED37B7" w14:textId="77777777" w:rsidR="00547633" w:rsidRDefault="00547633"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95279B" w14:textId="77777777" w:rsidR="00547633" w:rsidRDefault="00547633" w:rsidP="00CC3BF9">
      <w:r>
        <w:separator/>
      </w:r>
    </w:p>
    <w:p w14:paraId="3F1D50D5" w14:textId="77777777" w:rsidR="00547633" w:rsidRDefault="00547633" w:rsidP="00CC3BF9"/>
    <w:p w14:paraId="62B2C7F4" w14:textId="77777777" w:rsidR="00547633" w:rsidRDefault="00547633" w:rsidP="00CC3BF9"/>
    <w:p w14:paraId="7FADCDE7" w14:textId="77777777" w:rsidR="00547633" w:rsidRDefault="00547633" w:rsidP="00CC3BF9"/>
    <w:p w14:paraId="49C11732" w14:textId="77777777" w:rsidR="00547633" w:rsidRDefault="00547633" w:rsidP="00CC3BF9"/>
    <w:p w14:paraId="0FA3B1CF" w14:textId="77777777" w:rsidR="00547633" w:rsidRDefault="00547633" w:rsidP="00CC3BF9"/>
    <w:p w14:paraId="15E9011B" w14:textId="77777777" w:rsidR="00547633" w:rsidRDefault="00547633" w:rsidP="00CC3BF9"/>
    <w:p w14:paraId="26DC3769" w14:textId="77777777" w:rsidR="00547633" w:rsidRDefault="00547633" w:rsidP="00CC3BF9"/>
  </w:footnote>
  <w:footnote w:type="continuationSeparator" w:id="0">
    <w:p w14:paraId="5091639C" w14:textId="77777777" w:rsidR="00547633" w:rsidRDefault="00547633" w:rsidP="00CC3BF9">
      <w:r>
        <w:continuationSeparator/>
      </w:r>
    </w:p>
    <w:p w14:paraId="74A73A6D" w14:textId="77777777" w:rsidR="00547633" w:rsidRDefault="00547633" w:rsidP="00CC3BF9"/>
    <w:p w14:paraId="4E7950DF" w14:textId="77777777" w:rsidR="00547633" w:rsidRDefault="00547633" w:rsidP="00CC3BF9"/>
    <w:p w14:paraId="1F205CCC" w14:textId="77777777" w:rsidR="00547633" w:rsidRDefault="00547633" w:rsidP="00CC3BF9"/>
    <w:p w14:paraId="3794B329" w14:textId="77777777" w:rsidR="00547633" w:rsidRDefault="00547633" w:rsidP="00CC3BF9"/>
    <w:p w14:paraId="5EA9F672" w14:textId="77777777" w:rsidR="00547633" w:rsidRDefault="00547633" w:rsidP="00CC3BF9"/>
    <w:p w14:paraId="3960695A" w14:textId="77777777" w:rsidR="00547633" w:rsidRDefault="00547633" w:rsidP="00CC3BF9"/>
    <w:p w14:paraId="42B677CA" w14:textId="77777777" w:rsidR="00547633" w:rsidRDefault="00547633" w:rsidP="00CC3BF9"/>
    <w:p w14:paraId="6D1E4EE8" w14:textId="77777777" w:rsidR="00547633" w:rsidRDefault="00547633" w:rsidP="00CC3BF9"/>
    <w:p w14:paraId="3EC601E8" w14:textId="77777777" w:rsidR="00547633" w:rsidRDefault="00547633" w:rsidP="00CC3BF9"/>
    <w:p w14:paraId="4D440336" w14:textId="77777777" w:rsidR="00547633" w:rsidRDefault="00547633" w:rsidP="00CC3BF9"/>
    <w:p w14:paraId="453C17F7" w14:textId="77777777" w:rsidR="00547633" w:rsidRDefault="00547633" w:rsidP="00CC3BF9"/>
    <w:p w14:paraId="2D704768" w14:textId="77777777" w:rsidR="00547633" w:rsidRDefault="00547633" w:rsidP="00CC3BF9"/>
    <w:p w14:paraId="4770311B" w14:textId="77777777" w:rsidR="00547633" w:rsidRDefault="00547633" w:rsidP="00CC3BF9"/>
    <w:p w14:paraId="3618A7DC" w14:textId="77777777" w:rsidR="00547633" w:rsidRDefault="00547633" w:rsidP="00CC3BF9"/>
    <w:p w14:paraId="6AEC6E99" w14:textId="77777777" w:rsidR="00547633" w:rsidRDefault="00547633" w:rsidP="00CC3BF9"/>
    <w:p w14:paraId="0B5BCEF5" w14:textId="77777777" w:rsidR="00547633" w:rsidRDefault="00547633"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C74E8" w:rsidRDefault="009C74E8" w:rsidP="00CC3BF9">
    <w:r>
      <w:fldChar w:fldCharType="begin"/>
    </w:r>
    <w:r>
      <w:instrText xml:space="preserve">PAGE  </w:instrText>
    </w:r>
    <w:r>
      <w:fldChar w:fldCharType="separate"/>
    </w:r>
    <w:r>
      <w:rPr>
        <w:noProof/>
      </w:rPr>
      <w:t>24</w:t>
    </w:r>
    <w:r>
      <w:fldChar w:fldCharType="end"/>
    </w:r>
  </w:p>
  <w:p w14:paraId="3D42A6EB" w14:textId="77777777" w:rsidR="009C74E8" w:rsidRDefault="009C74E8"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C74E8" w:rsidRDefault="009C74E8"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C74E8" w:rsidRDefault="009C74E8"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C74E8" w:rsidRDefault="009C74E8"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C74E8" w:rsidRDefault="009C74E8"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8"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2"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4"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6"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8"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9"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1"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2"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4"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7"/>
  </w:num>
  <w:num w:numId="2">
    <w:abstractNumId w:val="33"/>
  </w:num>
  <w:num w:numId="3">
    <w:abstractNumId w:val="1"/>
  </w:num>
  <w:num w:numId="4">
    <w:abstractNumId w:val="25"/>
  </w:num>
  <w:num w:numId="5">
    <w:abstractNumId w:val="30"/>
  </w:num>
  <w:num w:numId="6">
    <w:abstractNumId w:val="29"/>
  </w:num>
  <w:num w:numId="7">
    <w:abstractNumId w:val="28"/>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2"/>
  </w:num>
  <w:num w:numId="12">
    <w:abstractNumId w:val="20"/>
  </w:num>
  <w:num w:numId="13">
    <w:abstractNumId w:val="31"/>
  </w:num>
  <w:num w:numId="14">
    <w:abstractNumId w:val="12"/>
  </w:num>
  <w:num w:numId="15">
    <w:abstractNumId w:val="21"/>
  </w:num>
  <w:num w:numId="16">
    <w:abstractNumId w:val="31"/>
  </w:num>
  <w:num w:numId="17">
    <w:abstractNumId w:val="31"/>
  </w:num>
  <w:num w:numId="18">
    <w:abstractNumId w:val="23"/>
  </w:num>
  <w:num w:numId="19">
    <w:abstractNumId w:val="23"/>
  </w:num>
  <w:num w:numId="20">
    <w:abstractNumId w:val="23"/>
  </w:num>
  <w:num w:numId="21">
    <w:abstractNumId w:val="23"/>
  </w:num>
  <w:num w:numId="22">
    <w:abstractNumId w:val="23"/>
  </w:num>
  <w:num w:numId="23">
    <w:abstractNumId w:val="8"/>
  </w:num>
  <w:num w:numId="24">
    <w:abstractNumId w:val="2"/>
  </w:num>
  <w:num w:numId="25">
    <w:abstractNumId w:val="10"/>
  </w:num>
  <w:num w:numId="26">
    <w:abstractNumId w:val="16"/>
  </w:num>
  <w:num w:numId="27">
    <w:abstractNumId w:val="17"/>
  </w:num>
  <w:num w:numId="28">
    <w:abstractNumId w:val="3"/>
  </w:num>
  <w:num w:numId="29">
    <w:abstractNumId w:val="23"/>
  </w:num>
  <w:num w:numId="30">
    <w:abstractNumId w:val="7"/>
  </w:num>
  <w:num w:numId="31">
    <w:abstractNumId w:val="11"/>
  </w:num>
  <w:num w:numId="32">
    <w:abstractNumId w:val="5"/>
  </w:num>
  <w:num w:numId="33">
    <w:abstractNumId w:val="24"/>
  </w:num>
  <w:num w:numId="34">
    <w:abstractNumId w:val="19"/>
  </w:num>
  <w:num w:numId="35">
    <w:abstractNumId w:val="15"/>
  </w:num>
  <w:num w:numId="36">
    <w:abstractNumId w:val="32"/>
  </w:num>
  <w:num w:numId="37">
    <w:abstractNumId w:val="18"/>
  </w:num>
  <w:num w:numId="38">
    <w:abstractNumId w:val="4"/>
  </w:num>
  <w:num w:numId="39">
    <w:abstractNumId w:val="34"/>
  </w:num>
  <w:num w:numId="40">
    <w:abstractNumId w:val="14"/>
  </w:num>
  <w:num w:numId="41">
    <w:abstractNumId w:val="26"/>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A5F"/>
    <w:rsid w:val="000E3BBD"/>
    <w:rsid w:val="000E7C35"/>
    <w:rsid w:val="000E7E0E"/>
    <w:rsid w:val="000F03E2"/>
    <w:rsid w:val="000F2A3F"/>
    <w:rsid w:val="000F2CA3"/>
    <w:rsid w:val="000F35FF"/>
    <w:rsid w:val="000F39E5"/>
    <w:rsid w:val="000F3B13"/>
    <w:rsid w:val="000F48FA"/>
    <w:rsid w:val="000F4E17"/>
    <w:rsid w:val="000F5554"/>
    <w:rsid w:val="00100335"/>
    <w:rsid w:val="00101A83"/>
    <w:rsid w:val="00103B48"/>
    <w:rsid w:val="00105560"/>
    <w:rsid w:val="00106382"/>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708"/>
    <w:rsid w:val="00157001"/>
    <w:rsid w:val="0016081C"/>
    <w:rsid w:val="00161244"/>
    <w:rsid w:val="00161AD6"/>
    <w:rsid w:val="001624CD"/>
    <w:rsid w:val="00162619"/>
    <w:rsid w:val="00171833"/>
    <w:rsid w:val="0017385D"/>
    <w:rsid w:val="00175C82"/>
    <w:rsid w:val="00176C47"/>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112"/>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28DF"/>
    <w:rsid w:val="002C3AC3"/>
    <w:rsid w:val="002C5ED2"/>
    <w:rsid w:val="002C69FA"/>
    <w:rsid w:val="002D0E01"/>
    <w:rsid w:val="002D3500"/>
    <w:rsid w:val="002D545F"/>
    <w:rsid w:val="002D5D1C"/>
    <w:rsid w:val="002D7CBA"/>
    <w:rsid w:val="002E16AD"/>
    <w:rsid w:val="002E1D02"/>
    <w:rsid w:val="002E1EE0"/>
    <w:rsid w:val="002E2086"/>
    <w:rsid w:val="002E3726"/>
    <w:rsid w:val="002E41D8"/>
    <w:rsid w:val="002F02B8"/>
    <w:rsid w:val="002F0607"/>
    <w:rsid w:val="002F15C3"/>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1B22"/>
    <w:rsid w:val="0043256B"/>
    <w:rsid w:val="00432821"/>
    <w:rsid w:val="00432ED7"/>
    <w:rsid w:val="0043349A"/>
    <w:rsid w:val="00433FD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3460"/>
    <w:rsid w:val="004D623B"/>
    <w:rsid w:val="004D6C00"/>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7510"/>
    <w:rsid w:val="00547633"/>
    <w:rsid w:val="005479E6"/>
    <w:rsid w:val="00550292"/>
    <w:rsid w:val="005503B7"/>
    <w:rsid w:val="00552E1D"/>
    <w:rsid w:val="0055367A"/>
    <w:rsid w:val="00553726"/>
    <w:rsid w:val="00553FFB"/>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CAD"/>
    <w:rsid w:val="005C34DA"/>
    <w:rsid w:val="005C3E4D"/>
    <w:rsid w:val="005C43DB"/>
    <w:rsid w:val="005C49A3"/>
    <w:rsid w:val="005C5699"/>
    <w:rsid w:val="005D0600"/>
    <w:rsid w:val="005D2077"/>
    <w:rsid w:val="005D20DD"/>
    <w:rsid w:val="005D2FC9"/>
    <w:rsid w:val="005D321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6320"/>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701"/>
    <w:rsid w:val="006759F0"/>
    <w:rsid w:val="00675DCE"/>
    <w:rsid w:val="00677C93"/>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34B2"/>
    <w:rsid w:val="006A5C6E"/>
    <w:rsid w:val="006A7090"/>
    <w:rsid w:val="006B0E1E"/>
    <w:rsid w:val="006B153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6DF0"/>
    <w:rsid w:val="006E132C"/>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467"/>
    <w:rsid w:val="007345C8"/>
    <w:rsid w:val="00734A85"/>
    <w:rsid w:val="00734AF0"/>
    <w:rsid w:val="00734F91"/>
    <w:rsid w:val="00735025"/>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3852"/>
    <w:rsid w:val="007F43C8"/>
    <w:rsid w:val="007F46EA"/>
    <w:rsid w:val="007F490C"/>
    <w:rsid w:val="007F4FDB"/>
    <w:rsid w:val="007F503A"/>
    <w:rsid w:val="007F620B"/>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C15E5"/>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53DE"/>
    <w:rsid w:val="00966D0F"/>
    <w:rsid w:val="00967156"/>
    <w:rsid w:val="0097052D"/>
    <w:rsid w:val="00971385"/>
    <w:rsid w:val="009749D2"/>
    <w:rsid w:val="009751B6"/>
    <w:rsid w:val="0097624C"/>
    <w:rsid w:val="009765AA"/>
    <w:rsid w:val="0097687E"/>
    <w:rsid w:val="00976993"/>
    <w:rsid w:val="00976999"/>
    <w:rsid w:val="0097721C"/>
    <w:rsid w:val="00977D20"/>
    <w:rsid w:val="00981329"/>
    <w:rsid w:val="009837C8"/>
    <w:rsid w:val="00984452"/>
    <w:rsid w:val="00984804"/>
    <w:rsid w:val="0098644C"/>
    <w:rsid w:val="00992898"/>
    <w:rsid w:val="009933CD"/>
    <w:rsid w:val="00993A5D"/>
    <w:rsid w:val="009952AB"/>
    <w:rsid w:val="00995886"/>
    <w:rsid w:val="00996911"/>
    <w:rsid w:val="009972B4"/>
    <w:rsid w:val="00997F97"/>
    <w:rsid w:val="009A219E"/>
    <w:rsid w:val="009A3482"/>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32C"/>
    <w:rsid w:val="00A21487"/>
    <w:rsid w:val="00A23BFF"/>
    <w:rsid w:val="00A256D8"/>
    <w:rsid w:val="00A30316"/>
    <w:rsid w:val="00A31044"/>
    <w:rsid w:val="00A3194D"/>
    <w:rsid w:val="00A31F48"/>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7644"/>
    <w:rsid w:val="00AA79C2"/>
    <w:rsid w:val="00AA7BCB"/>
    <w:rsid w:val="00AB00DA"/>
    <w:rsid w:val="00AB2F1B"/>
    <w:rsid w:val="00AB46A8"/>
    <w:rsid w:val="00AB5053"/>
    <w:rsid w:val="00AC269A"/>
    <w:rsid w:val="00AC2B6F"/>
    <w:rsid w:val="00AC374F"/>
    <w:rsid w:val="00AC4F44"/>
    <w:rsid w:val="00AC5E67"/>
    <w:rsid w:val="00AD0675"/>
    <w:rsid w:val="00AD0D94"/>
    <w:rsid w:val="00AD4C42"/>
    <w:rsid w:val="00AD5487"/>
    <w:rsid w:val="00AD5FA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17C20"/>
    <w:rsid w:val="00B234FD"/>
    <w:rsid w:val="00B26D2D"/>
    <w:rsid w:val="00B27ABA"/>
    <w:rsid w:val="00B27BAB"/>
    <w:rsid w:val="00B313DC"/>
    <w:rsid w:val="00B3145F"/>
    <w:rsid w:val="00B31DD8"/>
    <w:rsid w:val="00B34139"/>
    <w:rsid w:val="00B349A0"/>
    <w:rsid w:val="00B352F0"/>
    <w:rsid w:val="00B35EFA"/>
    <w:rsid w:val="00B40FAB"/>
    <w:rsid w:val="00B412EC"/>
    <w:rsid w:val="00B414AD"/>
    <w:rsid w:val="00B41F80"/>
    <w:rsid w:val="00B4206C"/>
    <w:rsid w:val="00B42753"/>
    <w:rsid w:val="00B4354F"/>
    <w:rsid w:val="00B436A0"/>
    <w:rsid w:val="00B43795"/>
    <w:rsid w:val="00B43D34"/>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225"/>
    <w:rsid w:val="00BD6401"/>
    <w:rsid w:val="00BE1E00"/>
    <w:rsid w:val="00BE3559"/>
    <w:rsid w:val="00BE64A0"/>
    <w:rsid w:val="00BF04F1"/>
    <w:rsid w:val="00BF3315"/>
    <w:rsid w:val="00BF50F5"/>
    <w:rsid w:val="00BF6C6D"/>
    <w:rsid w:val="00BF7DE7"/>
    <w:rsid w:val="00C00FB1"/>
    <w:rsid w:val="00C01F09"/>
    <w:rsid w:val="00C069F9"/>
    <w:rsid w:val="00C10055"/>
    <w:rsid w:val="00C117EB"/>
    <w:rsid w:val="00C11B36"/>
    <w:rsid w:val="00C11BAD"/>
    <w:rsid w:val="00C13E36"/>
    <w:rsid w:val="00C1455B"/>
    <w:rsid w:val="00C15DF2"/>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087F"/>
    <w:rsid w:val="00C62180"/>
    <w:rsid w:val="00C629BC"/>
    <w:rsid w:val="00C648F5"/>
    <w:rsid w:val="00C65639"/>
    <w:rsid w:val="00C700E5"/>
    <w:rsid w:val="00C70F44"/>
    <w:rsid w:val="00C71C42"/>
    <w:rsid w:val="00C7293D"/>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4367"/>
    <w:rsid w:val="00CF47BF"/>
    <w:rsid w:val="00CF5EBF"/>
    <w:rsid w:val="00CF5F79"/>
    <w:rsid w:val="00CF754B"/>
    <w:rsid w:val="00D00E0E"/>
    <w:rsid w:val="00D021DA"/>
    <w:rsid w:val="00D02BCC"/>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1EAD"/>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B34"/>
    <w:rsid w:val="00FB5CB4"/>
    <w:rsid w:val="00FB5F62"/>
    <w:rsid w:val="00FB666C"/>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5B61E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openxmlformats.org/officeDocument/2006/relationships/header" Target="head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fontTable" Target="fontTable.xml"/><Relationship Id="rId20" Type="http://schemas.openxmlformats.org/officeDocument/2006/relationships/diagramData" Target="diagrams/data2.xml"/><Relationship Id="rId41" Type="http://schemas.microsoft.com/office/2007/relationships/diagramDrawing" Target="diagrams/drawing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5</TotalTime>
  <Pages>42</Pages>
  <Words>11893</Words>
  <Characters>64226</Characters>
  <Application>Microsoft Office Word</Application>
  <DocSecurity>0</DocSecurity>
  <Lines>535</Lines>
  <Paragraphs>15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596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544</cp:revision>
  <cp:lastPrinted>2003-10-22T01:33:00Z</cp:lastPrinted>
  <dcterms:created xsi:type="dcterms:W3CDTF">2018-05-30T22:47:00Z</dcterms:created>
  <dcterms:modified xsi:type="dcterms:W3CDTF">2020-06-07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